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4B503DF0" w:rsidR="00440666" w:rsidRPr="00B31447" w:rsidRDefault="00440666" w:rsidP="00F1010E">
      <w:pPr>
        <w:pStyle w:val="Title"/>
        <w:rPr>
          <w:sz w:val="28"/>
          <w:szCs w:val="28"/>
        </w:rPr>
      </w:pPr>
      <w:r w:rsidRPr="00B31447">
        <w:rPr>
          <w:sz w:val="28"/>
          <w:szCs w:val="28"/>
        </w:rPr>
        <w:t xml:space="preserve">Data </w:t>
      </w:r>
      <w:r w:rsidR="009A53DB">
        <w:rPr>
          <w:sz w:val="28"/>
          <w:szCs w:val="28"/>
        </w:rPr>
        <w:t>is</w:t>
      </w:r>
      <w:r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20EC46F8"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 contained a data availability statement</w:t>
      </w:r>
      <w:r w:rsidR="00E52B73">
        <w:t>, most of which stated that data was available upon request</w:t>
      </w:r>
      <w:r w:rsidR="00701F0A">
        <w:t>. This rose from 0% in 2018 to 100% in 2022. However, o</w:t>
      </w:r>
      <w:r w:rsidR="00E17287">
        <w:t>nly 1</w:t>
      </w:r>
      <w:r w:rsidR="00B053B9">
        <w:t>4</w:t>
      </w:r>
      <w:r w:rsidR="00E17287">
        <w:t xml:space="preserve">%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w:t>
      </w:r>
      <w:r w:rsidR="0029345D">
        <w:t xml:space="preserve">only </w:t>
      </w:r>
      <w:r w:rsidR="00B053B9">
        <w:t>6</w:t>
      </w:r>
      <w:r w:rsidR="00701F0A">
        <w:t>% (</w:t>
      </w:r>
      <w:r w:rsidR="00B053B9">
        <w:t>1</w:t>
      </w:r>
      <w:r w:rsidR="00701F0A">
        <w:t xml:space="preserve">/18) </w:t>
      </w:r>
      <w:r w:rsidR="006F552F">
        <w:t xml:space="preserve">of </w:t>
      </w:r>
      <w:r w:rsidR="00701F0A">
        <w:t xml:space="preserve">articles </w:t>
      </w:r>
      <w:r w:rsidR="00431AE1">
        <w:t xml:space="preserve">that stated </w:t>
      </w:r>
      <w:r w:rsidR="006F552F">
        <w:t>‘</w:t>
      </w:r>
      <w:r w:rsidR="00701F0A">
        <w:t xml:space="preserve">data </w:t>
      </w:r>
      <w:r w:rsidR="00431AE1">
        <w:t xml:space="preserve">is </w:t>
      </w:r>
      <w:r w:rsidR="00701F0A">
        <w:t xml:space="preserve">available upon request’ </w:t>
      </w:r>
      <w:r w:rsidR="00431AE1">
        <w:t xml:space="preserve">actually </w:t>
      </w:r>
      <w:r w:rsidR="00701F0A">
        <w:t xml:space="preserve">provided data when requested. </w:t>
      </w:r>
      <w:r w:rsidR="00C827A3">
        <w:t>Results replicat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increase representativeness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314D1B">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i.e., magnitude of </w:t>
      </w:r>
      <w:r w:rsidR="001679C4" w:rsidRPr="001679C4">
        <w:rPr>
          <w:i/>
          <w:iCs/>
        </w:rPr>
        <w:t>p</w:t>
      </w:r>
      <w:r w:rsidR="001679C4">
        <w:t xml:space="preserve"> values) and (b) </w:t>
      </w:r>
      <w:r w:rsidR="001679C4" w:rsidRPr="001679C4">
        <w:t xml:space="preserve">the </w:t>
      </w:r>
      <w:r w:rsidR="001679C4">
        <w:t xml:space="preserve">number of </w:t>
      </w:r>
      <w:r w:rsidR="001679C4">
        <w:lastRenderedPageBreak/>
        <w:t xml:space="preserve">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independent verification, secondary use of data, and knowledge synthesis), but because the act of sharing itself represents a quality indicator. </w:t>
      </w:r>
      <w:r w:rsidR="000A62E0">
        <w:t xml:space="preserve">Based on this, I </w:t>
      </w:r>
      <w:r w:rsidR="009028DA">
        <w:t>assessed the prevalence of data sharing upon request within the IRAP literature.</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6FA1B584" w14:textId="77777777" w:rsidR="00772B40" w:rsidRDefault="00772B40" w:rsidP="00F1010E"/>
    <w:p w14:paraId="692CE12E" w14:textId="0BD4AD94" w:rsidR="00FD697B" w:rsidRPr="00664F28" w:rsidRDefault="00FD697B" w:rsidP="00F1010E">
      <w:pPr>
        <w:pStyle w:val="figureandtablename"/>
      </w:pPr>
      <w:r w:rsidRPr="00664F28">
        <w:rPr>
          <w:b/>
          <w:bCs/>
        </w:rPr>
        <w:t>Figure 1.</w:t>
      </w:r>
      <w:r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068BDACD" w14:textId="17896097" w:rsidR="006F6D86" w:rsidRDefault="006F6D86" w:rsidP="00D75410">
      <w:pPr>
        <w:ind w:firstLine="0"/>
      </w:pPr>
    </w:p>
    <w:p w14:paraId="3EF21238" w14:textId="77777777" w:rsidR="00AB2FFF" w:rsidRDefault="00AB2FFF" w:rsidP="00AB2FFF">
      <w:pPr>
        <w:pStyle w:val="Heading2"/>
      </w:pPr>
      <w:r>
        <w:t>Prevalence of data availability statements</w:t>
      </w:r>
    </w:p>
    <w:p w14:paraId="0C4B4711" w14:textId="2B1CFBF4" w:rsidR="00AB2FFF" w:rsidRDefault="00AB2FFF" w:rsidP="00AB2FFF">
      <w:r>
        <w:t xml:space="preserve">Of the 52 articles, 21 (40.4%)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w:t>
      </w:r>
      <w:r>
        <w:lastRenderedPageBreak/>
        <w:t xml:space="preserve">different levels of the journal’s article handling processes over time. Regardless, results demonstrate that data sharing statements have moved from absent to ubiquitous across these years. </w:t>
      </w:r>
    </w:p>
    <w:p w14:paraId="201DA6F6" w14:textId="10AC4184" w:rsidR="002B6AEC" w:rsidRPr="003D77E9" w:rsidRDefault="00EA27FA" w:rsidP="00F1010E">
      <w:pPr>
        <w:pStyle w:val="Heading2"/>
      </w:pPr>
      <w:r>
        <w:t>Prevalence of d</w:t>
      </w:r>
      <w:r w:rsidR="002B6AEC">
        <w:t xml:space="preserve">ata sharing </w:t>
      </w:r>
      <w:r>
        <w:t>upon request</w:t>
      </w:r>
    </w:p>
    <w:p w14:paraId="56181266" w14:textId="2E015429" w:rsidR="00705A51" w:rsidRDefault="00E00BFF" w:rsidP="00F1010E">
      <w:r>
        <w:t xml:space="preserve">I </w:t>
      </w:r>
      <w:r w:rsidR="000B6F94">
        <w:t>sent</w:t>
      </w:r>
      <w:r w:rsidR="0051504C">
        <w:t xml:space="preserve"> a data </w:t>
      </w:r>
      <w:r w:rsidR="0097747F">
        <w:t xml:space="preserve">sharing </w:t>
      </w:r>
      <w:r w:rsidR="0051504C">
        <w:t xml:space="preserve">request to </w:t>
      </w:r>
      <w:r>
        <w:t>every corresponding author</w:t>
      </w:r>
      <w:r w:rsidR="0051504C">
        <w:t xml:space="preserve"> 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r w:rsidR="00283F25">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15B7114" w14:textId="0A7C1AAD" w:rsidR="00CE4808" w:rsidRDefault="0051504C" w:rsidP="00F1010E">
      <w:r>
        <w:t xml:space="preserve">Email addresses were obtained from the article PDFs in the first instance. This was supplemented with internet and social media searches for current email addresses. </w:t>
      </w:r>
      <w:r w:rsidR="00E91A6C">
        <w:t>If I knew them personally, I also contacted one or more senior authors</w:t>
      </w:r>
      <w:r w:rsidR="00E00BFF">
        <w:t xml:space="preserve">. </w:t>
      </w:r>
      <w:r w:rsidR="00E91A6C">
        <w:t>This was the case for the ma</w:t>
      </w:r>
      <w:r w:rsidR="00980F64">
        <w:t xml:space="preserve">ny articles, given that IRAP research community is quite small and dominated by a small number of authors </w:t>
      </w:r>
      <w:r w:rsidR="00980F64">
        <w:fldChar w:fldCharType="begin"/>
      </w:r>
      <w:r w:rsidR="00980F64">
        <w:instrText xml:space="preserve"> ADDIN ZOTERO_ITEM CSL_CITATION {"citationID":"EsMscWy0","properties":{"formattedCitation":"(for authorship analysis, see Hussey, 2022)","plainCitation":"(for authorship analysis, see 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w:instrText>
      </w:r>
      <w:r w:rsidR="00980F64">
        <w:rPr>
          <w:rFonts w:hint="eastAsia"/>
        </w:rPr>
        <w:instrText>’</w:instrText>
      </w:r>
      <w:r w:rsidR="00980F64">
        <w:instrText xml:space="preserve">s (2022) account, (1) Barnes-Holmes repeatedly and explicitly stated that the IRAP is an implicit measure, and (2) Barnes-Holmes did not </w:instrText>
      </w:r>
      <w:r w:rsidR="00980F64">
        <w:rPr>
          <w:rFonts w:hint="eastAsia"/>
        </w:rPr>
        <w:instrText>“</w:instrText>
      </w:r>
      <w:r w:rsidR="00980F64">
        <w:instrText>lose control</w:instrText>
      </w:r>
      <w:r w:rsidR="00980F64">
        <w:rPr>
          <w:rFonts w:hint="eastAsia"/>
        </w:rPr>
        <w:instrText>”</w:instrText>
      </w:r>
      <w:r w:rsidR="00980F64">
        <w:instrText xml:space="preserve"> of the task. Rather, he and his research group have produced the majority of all IRAP publications. The credibility of Barnes-Holmes &amp; Harte</w:instrText>
      </w:r>
      <w:r w:rsidR="00980F64">
        <w:rPr>
          <w:rFonts w:hint="eastAsia"/>
        </w:rPr>
        <w:instrText>’</w:instrText>
      </w:r>
      <w:r w:rsidR="00980F64">
        <w:instrText>s (2022) suggestions regarding the future of the IRAP is undermined by their inaccurate account of its past. However, their analogy with Frankenstein</w:instrText>
      </w:r>
      <w:r w:rsidR="00980F64">
        <w:rPr>
          <w:rFonts w:hint="eastAsia"/>
        </w:rPr>
        <w:instrText>’</w:instrText>
      </w:r>
      <w:r w:rsidR="00980F64">
        <w:instrText>s monster still holds, albeit under an alternative and correct reading of Shelly</w:instrText>
      </w:r>
      <w:r w:rsidR="00980F64">
        <w:rPr>
          <w:rFonts w:hint="eastAsia"/>
        </w:rPr>
        <w:instrText>’</w:instrText>
      </w:r>
      <w:r w:rsidR="00980F64">
        <w:instrText xml:space="preserve">s novel as a cautionary tale about scientific recklessness.","DOI":"10.31234/osf.io/qmg6s","language":"en-us","publisher":"PsyArXiv","source":"OSF Preprints","title":"Reply to Barnes-Holmes &amp; Harte (2022) </w:instrText>
      </w:r>
      <w:r w:rsidR="00980F64">
        <w:rPr>
          <w:rFonts w:hint="eastAsia"/>
        </w:rPr>
        <w:instrText>“</w:instrText>
      </w:r>
      <w:r w:rsidR="00980F64">
        <w:instrText>The IRAP as a Measure of Implicit Cognition: A Case of Frankenstein</w:instrText>
      </w:r>
      <w:r w:rsidR="00980F64">
        <w:rPr>
          <w:rFonts w:hint="eastAsia"/>
        </w:rPr>
        <w:instrText>’</w:instrText>
      </w:r>
      <w:r w:rsidR="00980F64">
        <w:instrText>s Monster</w:instrText>
      </w:r>
      <w:r w:rsidR="00980F64">
        <w:rPr>
          <w:rFonts w:hint="eastAsia"/>
        </w:rPr>
        <w:instrText>”</w:instrText>
      </w:r>
      <w:r w:rsidR="00980F64">
        <w:instrText xml:space="preserve">","title-short":"Reply to Barnes-Holmes &amp; Harte (2022) </w:instrText>
      </w:r>
      <w:r w:rsidR="00980F64">
        <w:rPr>
          <w:rFonts w:hint="eastAsia"/>
        </w:rPr>
        <w:instrText>“</w:instrText>
      </w:r>
      <w:r w:rsidR="00980F64">
        <w:instrText xml:space="preserve">The IRAP as a Measure of Implicit Cognition","URL":"https://psyarxiv.com/qmg6s/","author":[{"family":"Hussey","given":"Ian"}],"accessed":{"date-parts":[["2023",1,2]]},"issued":{"date-parts":[["2022",10,5]]}},"label":"page","prefix":"for authorship analysis, see "}],"schema":"https://github.com/citation-style-language/schema/raw/master/csl-citation.json"} </w:instrText>
      </w:r>
      <w:r w:rsidR="00980F64">
        <w:fldChar w:fldCharType="separate"/>
      </w:r>
      <w:r w:rsidR="00980F64">
        <w:rPr>
          <w:noProof/>
        </w:rPr>
        <w:t>(for authorship analysis, see Hussey, 2022)</w:t>
      </w:r>
      <w:r w:rsidR="00980F64">
        <w:fldChar w:fldCharType="end"/>
      </w:r>
      <w:r w:rsidR="00980F64">
        <w:t xml:space="preserve">. </w:t>
      </w:r>
      <w:r w:rsidR="00E957E6">
        <w:t xml:space="preserve">In some cases, I asked senior authors if they had up to date contact details for corresponding authors, but none were provided. </w:t>
      </w:r>
      <w:r w:rsidR="00980F64">
        <w:t>If</w:t>
      </w:r>
      <w:r w:rsidR="00650146">
        <w:t xml:space="preserve"> I did</w:t>
      </w:r>
      <w:r w:rsidR="00980F64">
        <w:t xml:space="preserve"> not </w:t>
      </w:r>
      <w:r w:rsidR="00650146">
        <w:t xml:space="preserve">receive replies within two weeks, I </w:t>
      </w:r>
      <w:r w:rsidR="00690B7B">
        <w:t xml:space="preserve">again searched for contact details of other </w:t>
      </w:r>
      <w:r w:rsidR="00BC1227">
        <w:t>co-authors</w:t>
      </w:r>
      <w:r w:rsidR="00690B7B">
        <w:t xml:space="preserve"> and attempted to contact them</w:t>
      </w:r>
      <w:r w:rsidR="00650146">
        <w:t>.</w:t>
      </w:r>
      <w:r w:rsidR="00690B7B">
        <w:t xml:space="preserve"> </w:t>
      </w:r>
    </w:p>
    <w:p w14:paraId="3622845D" w14:textId="44AEE26C" w:rsidR="00A47396" w:rsidRDefault="00D81AFB" w:rsidP="00F1010E">
      <w:commentRangeStart w:id="0"/>
      <w:r>
        <w:t xml:space="preserve">Aggregating results across all co-authors of each article, I received a reply to my email in </w:t>
      </w:r>
      <w:r w:rsidR="00314D1B">
        <w:t>73.3</w:t>
      </w:r>
      <w:r w:rsidR="00A47396">
        <w:t>%</w:t>
      </w:r>
      <w:r>
        <w:t xml:space="preserve"> of cases (3</w:t>
      </w:r>
      <w:r w:rsidR="00314D1B">
        <w:t>8</w:t>
      </w:r>
      <w:r>
        <w:t xml:space="preserve"> articles). </w:t>
      </w:r>
      <w:r w:rsidR="003E7F14">
        <w:t>Authors reported being able and willing to share their data in 1</w:t>
      </w:r>
      <w:r w:rsidR="00314D1B">
        <w:t>9.2</w:t>
      </w:r>
      <w:r w:rsidR="003E7F14">
        <w:t>% of cases (</w:t>
      </w:r>
      <w:r w:rsidR="00314D1B">
        <w:t>10</w:t>
      </w:r>
      <w:r w:rsidR="003E7F14">
        <w:t xml:space="preserve"> articles). Authors actually shared their data in </w:t>
      </w:r>
      <w:r w:rsidR="00314D1B">
        <w:t>13.5</w:t>
      </w:r>
      <w:r w:rsidR="00A47396">
        <w:t>%</w:t>
      </w:r>
      <w:r w:rsidR="003E7F14">
        <w:t xml:space="preserve"> of cases (</w:t>
      </w:r>
      <w:r w:rsidR="00314D1B">
        <w:t>7</w:t>
      </w:r>
      <w:r w:rsidR="003E7F14">
        <w:t xml:space="preserve"> articles). </w:t>
      </w:r>
      <w:commentRangeEnd w:id="0"/>
      <w:r w:rsidR="004F6F70">
        <w:rPr>
          <w:rStyle w:val="CommentReference"/>
        </w:rPr>
        <w:commentReference w:id="0"/>
      </w:r>
    </w:p>
    <w:p w14:paraId="2F1E65F2" w14:textId="77777777" w:rsidR="001A7F66" w:rsidRDefault="006659DD" w:rsidP="00F1010E">
      <w:r>
        <w:t>It is also useful to consider data sharing in just the subset of articles that included data availability 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8E2551F"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w:t>
      </w:r>
      <w:r w:rsidR="005F130E">
        <w:t xml:space="preserve">such supplementary materials were available on the journal’s website. </w:t>
      </w:r>
      <w:r w:rsidR="001A7F66">
        <w:t xml:space="preserve">66.6% of articles with data sharing statements implying actual data sharing at time of publication shared data without </w:t>
      </w:r>
      <w:r w:rsidR="00CC7D58">
        <w:t xml:space="preserve">the </w:t>
      </w:r>
      <w:r w:rsidR="001A7F66">
        <w:t>need to contact the authors.</w:t>
      </w:r>
    </w:p>
    <w:p w14:paraId="6CFFB6A8" w14:textId="76D96112"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3D1747">
        <w:t>5.6</w:t>
      </w:r>
      <w:r w:rsidR="00C607D2">
        <w:t>% (</w:t>
      </w:r>
      <w:r w:rsidR="003D1747">
        <w:t>1</w:t>
      </w:r>
      <w:r w:rsidR="00C607D2">
        <w:t xml:space="preserve"> article) actually shared the data upon request.</w:t>
      </w:r>
      <w:r w:rsidR="00882C50">
        <w:t xml:space="preserve"> </w:t>
      </w:r>
      <w:r w:rsidR="0000561F">
        <w:t xml:space="preserve">Even this result is qualified by the fact that, when contacted, the author named in the data availability statement stated that they in fact never were in possession of the data, although a different author was able to supply the data. </w:t>
      </w:r>
      <w:r w:rsidR="00882C50">
        <w:t xml:space="preserve">Ironically, ‘data available upon request’ </w:t>
      </w:r>
      <w:r w:rsidR="00677740">
        <w:t xml:space="preserve">statements represented a strong </w:t>
      </w:r>
      <w:r w:rsidR="00882C50">
        <w:t>predictor of not sharing the data.</w:t>
      </w:r>
    </w:p>
    <w:p w14:paraId="46D83A33" w14:textId="226FF848"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594CC379" w14:textId="262FA2EA" w:rsidR="000117D5" w:rsidRDefault="001A5E14" w:rsidP="00F1010E">
      <w:commentRangeStart w:id="1"/>
      <w:r w:rsidRPr="00055FBA">
        <w:rPr>
          <w:b/>
          <w:bCs/>
        </w:rPr>
        <w:t>It is often not possible to correspond with corresponding authors.</w:t>
      </w:r>
      <w:r>
        <w:t xml:space="preserve"> </w:t>
      </w:r>
      <w:r w:rsidR="00A5380D">
        <w:t xml:space="preserve">Some first and corresponding authors </w:t>
      </w:r>
      <w:r w:rsidR="004B583F">
        <w:t xml:space="preserve">(2) </w:t>
      </w:r>
      <w:r w:rsidR="00A5380D">
        <w:t xml:space="preserve">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5108CA7B" w:rsidR="00891592" w:rsidRDefault="000E7322" w:rsidP="00F1010E">
      <w:r>
        <w:t>In their replies to the data sharing request, m</w:t>
      </w:r>
      <w:r w:rsidR="00891592">
        <w:t xml:space="preserve">ultiple authors </w:t>
      </w:r>
      <w:r>
        <w:t xml:space="preserve">stated to </w:t>
      </w:r>
      <w:r w:rsidR="00891592">
        <w:t xml:space="preserve">that they were on maternity leave </w:t>
      </w:r>
      <w:r>
        <w:t xml:space="preserve">(2) </w:t>
      </w:r>
      <w:r w:rsidR="00891592">
        <w:t>or were retired</w:t>
      </w:r>
      <w:r>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927ABDA" w:rsidR="00055FBA" w:rsidRDefault="00055FBA" w:rsidP="00F1010E">
      <w:r>
        <w:t>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w:t>
      </w:r>
      <w:r w:rsidR="001B68A7">
        <w:t>’</w:t>
      </w:r>
      <w:r>
        <w:t xml:space="preserve"> </w:t>
      </w:r>
      <w:r w:rsidRPr="00E216A0">
        <w:t>contact details that I could not find elsewhere online. Given that these co-authors were clearly known to the author (i.e., his spouse and spouses’ business partner), it seems implausible that the author did not have these details. Data</w:t>
      </w:r>
      <w:r>
        <w:t xml:space="preserve"> ‘available upon request’ therefore leaves researchers entirely at the whim of authors’ willingness </w:t>
      </w:r>
      <w:r w:rsidR="001B68A7">
        <w:t xml:space="preserve">not only </w:t>
      </w:r>
      <w:r>
        <w:t xml:space="preserve">to share the data, but even </w:t>
      </w:r>
      <w:r w:rsidR="001B68A7">
        <w:t xml:space="preserve">to share </w:t>
      </w:r>
      <w:r>
        <w:t>the contact details for those who 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04B5E1D3" w:rsidR="00FD144A" w:rsidRDefault="002A70B7" w:rsidP="00F1010E">
      <w:r w:rsidRPr="00055FBA">
        <w:lastRenderedPageBreak/>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5E0D1622"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p>
    <w:p w14:paraId="2F56D52B" w14:textId="6A7B7FC1" w:rsidR="00224B98" w:rsidRDefault="00A84E85" w:rsidP="00F1010E">
      <w:r w:rsidRPr="00055FBA">
        <w:t>Researchers openly violate their own institutions’ research data management policies</w:t>
      </w:r>
      <w:r w:rsidR="005B6ACF" w:rsidRPr="00055FBA">
        <w:t>,</w:t>
      </w:r>
      <w:r w:rsidRPr="00055FBA">
        <w:t xml:space="preserve"> </w:t>
      </w:r>
      <w:r w:rsidR="005B6ACF" w:rsidRPr="00055FBA">
        <w:t>contra</w:t>
      </w:r>
      <w:r w:rsidR="00DA4798">
        <w:t>dict</w:t>
      </w:r>
      <w:r w:rsidR="005B6ACF" w:rsidRPr="00055FBA">
        <w:t xml:space="preserve"> their </w:t>
      </w:r>
      <w:r w:rsidRPr="00055FBA">
        <w:t>own public statements about the importance of data sharing</w:t>
      </w:r>
      <w:r w:rsidR="005B6ACF" w:rsidRPr="00055FBA">
        <w:t>, and state that they were never in possession of the data they committed to sharing upon request</w:t>
      </w:r>
      <w:r w:rsidRPr="00055FBA">
        <w:t>.</w:t>
      </w:r>
      <w:r>
        <w:t xml:space="preserve"> </w:t>
      </w:r>
      <w:r w:rsidR="00891592">
        <w:t>Some authors did not respond to requests</w:t>
      </w:r>
      <w:r w:rsidR="006E7F8E">
        <w:t>,</w:t>
      </w:r>
      <w:r w:rsidR="00891592">
        <w:t xml:space="preserve"> or responded that they did not have the data</w:t>
      </w:r>
      <w:r w:rsidR="006E7F8E">
        <w:t>,</w:t>
      </w:r>
      <w:r w:rsidR="00891592">
        <w:t xml:space="preserve"> even when their institutional research data management policies required that they properly store data and share it upon request (</w:t>
      </w:r>
      <w:r w:rsidR="00EF1B89">
        <w:t>e.g.</w:t>
      </w:r>
      <w:r w:rsidR="00891592">
        <w:t xml:space="preserve">, </w:t>
      </w:r>
      <w:r w:rsidR="000C2AC0">
        <w:t xml:space="preserve">policies at </w:t>
      </w:r>
      <w:r w:rsidR="00891592">
        <w:t>Ghent University</w:t>
      </w:r>
      <w:r w:rsidR="0031045A">
        <w:t xml:space="preserve"> and </w:t>
      </w:r>
      <w:r w:rsidR="00891592">
        <w:t>Radboud University</w:t>
      </w:r>
      <w:r w:rsidR="00890A13">
        <w:t>, at which some of the contacted researchers were based at the time of data collection</w:t>
      </w:r>
      <w:r w:rsidR="00891592">
        <w:t>).</w:t>
      </w:r>
      <w:r w:rsidR="00FD144A">
        <w:t xml:space="preserve"> </w:t>
      </w:r>
      <w:r w:rsidR="00ED543F">
        <w:t xml:space="preserve">One </w:t>
      </w:r>
      <w:r w:rsidR="00971B28">
        <w:t xml:space="preserve">of these authors was additionally a </w:t>
      </w:r>
      <w:r w:rsidR="00ED543F">
        <w:t xml:space="preserve">co-author </w:t>
      </w:r>
      <w:r w:rsidR="00971B28">
        <w:t xml:space="preserve">of </w:t>
      </w:r>
      <w:r w:rsidR="00ED543F">
        <w:t xml:space="preserve">the Association for Contextual Behavioral Science’s Open Science recommendations report, which </w:t>
      </w:r>
      <w:r w:rsidR="00971B28">
        <w:t>state “</w:t>
      </w:r>
      <w:r w:rsidR="00971B28" w:rsidRPr="00971B28">
        <w:rPr>
          <w:lang w:val="en-US"/>
        </w:rPr>
        <w:t>W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Task Force on the Strategies and Tactics of Contextual Behavioral Science Research, 2021)</w:t>
      </w:r>
      <w:r w:rsidR="00971B28">
        <w:fldChar w:fldCharType="end"/>
      </w:r>
      <w:r w:rsidR="00ED543F">
        <w:t xml:space="preserve">. </w:t>
      </w:r>
      <w:r w:rsidR="008C1489">
        <w:t xml:space="preserve">Another </w:t>
      </w:r>
      <w:r w:rsidR="00891592">
        <w:t>author</w:t>
      </w:r>
      <w:r w:rsidR="008A24FF">
        <w:t>,</w:t>
      </w:r>
      <w:r w:rsidR="00891592">
        <w:t xml:space="preserve"> who was </w:t>
      </w:r>
      <w:r w:rsidR="004B3AEA">
        <w:t xml:space="preserve">variously the </w:t>
      </w:r>
      <w:r w:rsidR="00891592">
        <w:t>first</w:t>
      </w:r>
      <w:r w:rsidR="004B3AEA">
        <w:t xml:space="preserve"> author</w:t>
      </w:r>
      <w:r w:rsidR="00891592">
        <w:t>, corresponding</w:t>
      </w:r>
      <w:r w:rsidR="004B3AEA">
        <w:t xml:space="preserve"> author</w:t>
      </w:r>
      <w:r w:rsidR="00891592">
        <w:t xml:space="preserve">, and senior author of multiple publications, some of </w:t>
      </w:r>
      <w:r w:rsidR="004B3AEA">
        <w:t xml:space="preserve">which </w:t>
      </w:r>
      <w:r w:rsidR="00891592">
        <w:t>included</w:t>
      </w:r>
      <w:r w:rsidR="004B3AEA">
        <w:t xml:space="preserve"> data availability</w:t>
      </w:r>
      <w:r w:rsidR="00891592">
        <w:t xml:space="preserve"> statement</w:t>
      </w:r>
      <w:r w:rsidR="004B3AEA">
        <w:t>s</w:t>
      </w:r>
      <w:r w:rsidR="00891592">
        <w:t>,</w:t>
      </w:r>
      <w:r w:rsidR="004B3AEA">
        <w:t xml:space="preserve"> stated that they “</w:t>
      </w:r>
      <w:r w:rsidR="00891592">
        <w:t>never held the data for the studies referred to, and so I must refer you to the first authors</w:t>
      </w:r>
      <w:r w:rsidR="004B3AEA">
        <w:t>.”</w:t>
      </w:r>
      <w:r w:rsidR="00891592">
        <w:t xml:space="preserve"> </w:t>
      </w:r>
      <w:r w:rsidR="00591526">
        <w:t xml:space="preserve">They later clarified that </w:t>
      </w:r>
      <w:r w:rsidR="00FF7B1C">
        <w:t xml:space="preserve">they also did not have data for the </w:t>
      </w:r>
      <w:r w:rsidR="00591526">
        <w:t>article they were first author of. I find it surprising even that authors, especially first and corresponding authors, can be confident in the results</w:t>
      </w:r>
      <w:r w:rsidR="00891592">
        <w:t xml:space="preserve"> </w:t>
      </w:r>
      <w:r w:rsidR="00591526">
        <w:t>they are reporting</w:t>
      </w:r>
      <w:r w:rsidR="002E0AFC">
        <w:t xml:space="preserve"> when they have never possessed the data</w:t>
      </w:r>
      <w:r w:rsidR="00591526">
        <w:t xml:space="preserve">. Even putting this point aside, it is important to note that in such cases the </w:t>
      </w:r>
      <w:r w:rsidR="00891592">
        <w:t xml:space="preserve">data </w:t>
      </w:r>
      <w:r w:rsidR="00591526">
        <w:t xml:space="preserve">availability </w:t>
      </w:r>
      <w:r w:rsidR="00891592">
        <w:t xml:space="preserve">statement </w:t>
      </w:r>
      <w:r w:rsidR="00591526">
        <w:t xml:space="preserve">by </w:t>
      </w:r>
      <w:r w:rsidR="00591526">
        <w:t>definition could never be complied with:</w:t>
      </w:r>
      <w:r w:rsidR="00891592">
        <w:t xml:space="preserve"> </w:t>
      </w:r>
      <w:r w:rsidR="00591526">
        <w:t xml:space="preserve">authors </w:t>
      </w:r>
      <w:r w:rsidR="00891592">
        <w:t>cannot share data</w:t>
      </w:r>
      <w:r w:rsidR="002408F0">
        <w:t>,</w:t>
      </w:r>
      <w:r w:rsidR="00891592">
        <w:t xml:space="preserve"> as promised</w:t>
      </w:r>
      <w:r w:rsidR="002408F0">
        <w:t xml:space="preserve">, when </w:t>
      </w:r>
      <w:r w:rsidR="00591526">
        <w:t xml:space="preserve">they </w:t>
      </w:r>
      <w:r w:rsidR="00891592">
        <w:t xml:space="preserve">never </w:t>
      </w:r>
      <w:r w:rsidR="00591526">
        <w:t xml:space="preserve">were in possession of that </w:t>
      </w:r>
      <w:r w:rsidR="00891592">
        <w:t>the data in the first place.</w:t>
      </w:r>
      <w:commentRangeEnd w:id="1"/>
      <w:r w:rsidR="00A93C33">
        <w:rPr>
          <w:rStyle w:val="CommentReference"/>
        </w:rPr>
        <w:commentReference w:id="1"/>
      </w:r>
    </w:p>
    <w:p w14:paraId="7DA01455" w14:textId="58685580" w:rsidR="00224B98" w:rsidRDefault="00224B98" w:rsidP="00DE1366">
      <w:pPr>
        <w:pStyle w:val="Heading1"/>
        <w:jc w:val="both"/>
      </w:pPr>
      <w:r>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FC98039" w14:textId="042ED4EA" w:rsidR="00224B98" w:rsidRDefault="00F76155" w:rsidP="00F1010E">
      <w:r>
        <w:t xml:space="preserve">However, results also demonstrated </w:t>
      </w:r>
      <w:r w:rsidR="00FF151E">
        <w:t>that very few authors of recent IRAP publications share data on request (</w:t>
      </w:r>
      <w:r w:rsidR="00A63F5D">
        <w:t>13.5</w:t>
      </w:r>
      <w:r w:rsidR="00FF151E">
        <w:t xml:space="preserve">%, </w:t>
      </w:r>
      <w:r w:rsidR="00A63F5D">
        <w:t>7</w:t>
      </w:r>
      <w:r w:rsidR="00FF151E">
        <w:t xml:space="preserve"> of 52 articles). </w:t>
      </w:r>
      <w:r w:rsidR="009961E4">
        <w:t>D</w:t>
      </w:r>
      <w:r w:rsidR="00FF151E">
        <w:t xml:space="preserve">ata sharing was </w:t>
      </w:r>
      <w:r w:rsidR="00B4434F">
        <w:t xml:space="preserve">almost </w:t>
      </w:r>
      <w:r w:rsidR="009961E4">
        <w:t xml:space="preserve">zero </w:t>
      </w:r>
      <w:r w:rsidR="00FF151E">
        <w:t>in articles that stated that data was available upon request</w:t>
      </w:r>
      <w:r w:rsidR="003C4EBC">
        <w:t xml:space="preserve"> (</w:t>
      </w:r>
      <w:r w:rsidR="00B4434F">
        <w:t xml:space="preserve">5.6%, </w:t>
      </w:r>
      <w:r w:rsidR="00862BA6">
        <w:t>1</w:t>
      </w:r>
      <w:r w:rsidR="003C4EBC">
        <w:t xml:space="preserve"> of 18 articles). </w:t>
      </w:r>
      <w:r w:rsidR="00F56229">
        <w:t xml:space="preserve">While the overall rate is disappointing, the ubiquitous non-adhere to journals’ data sharing policies that were agreed to at the point of submission is obviously unacceptable. </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017B4355" w14:textId="02A766EA" w:rsidR="006F30FF" w:rsidRDefault="0063042C" w:rsidP="00F1010E">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Some journals go further than requiring data availability 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w:t>
      </w:r>
      <w:r w:rsidR="007C0BCE">
        <w:lastRenderedPageBreak/>
        <w:t xml:space="preserve">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7" w:history="1">
        <w:r w:rsidRPr="00981A85">
          <w:rPr>
            <w:rStyle w:val="Hyperlink"/>
          </w:rPr>
          <w:t>ian.hussey@icloud.com</w:t>
        </w:r>
      </w:hyperlink>
      <w:r>
        <w:t xml:space="preserve">). </w:t>
      </w:r>
      <w:r w:rsidR="0021546F">
        <w:t xml:space="preserve">ORCID </w:t>
      </w:r>
      <w:hyperlink r:id="rId18"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25CB0015" w14:textId="77777777" w:rsidR="00B16722" w:rsidRPr="00B16722" w:rsidRDefault="00D72CB3" w:rsidP="00B16722">
      <w:pPr>
        <w:pStyle w:val="Bibliography"/>
      </w:pPr>
      <w:r>
        <w:fldChar w:fldCharType="begin"/>
      </w:r>
      <w:r>
        <w:instrText xml:space="preserve"> ADDIN ZOTERO_BIBL {"uncited":[],"omitted":[],"custom":[]} CSL_BIBLIOGRAPHY </w:instrText>
      </w:r>
      <w:r>
        <w:fldChar w:fldCharType="separate"/>
      </w:r>
      <w:r w:rsidR="00B16722" w:rsidRPr="00B16722">
        <w:t xml:space="preserve">Alsheikh-Ali, A. A., Qureshi, W., Al-Mallah, M. H., &amp; Ioannidis, J. P. A. (2011). Public Availability of Published Research Data in High-Impact Journals. </w:t>
      </w:r>
      <w:r w:rsidR="00B16722" w:rsidRPr="00B16722">
        <w:rPr>
          <w:i/>
          <w:iCs/>
        </w:rPr>
        <w:t>PLOS ONE</w:t>
      </w:r>
      <w:r w:rsidR="00B16722" w:rsidRPr="00B16722">
        <w:t xml:space="preserve">, </w:t>
      </w:r>
      <w:r w:rsidR="00B16722" w:rsidRPr="00B16722">
        <w:rPr>
          <w:i/>
          <w:iCs/>
        </w:rPr>
        <w:t>6</w:t>
      </w:r>
      <w:r w:rsidR="00B16722" w:rsidRPr="00B16722">
        <w:t>(9), e24357. https://doi.org/10.1371/journal.pone.0024357</w:t>
      </w:r>
    </w:p>
    <w:p w14:paraId="77CEE145" w14:textId="77777777" w:rsidR="00B16722" w:rsidRPr="00B16722" w:rsidRDefault="00B16722" w:rsidP="00B16722">
      <w:pPr>
        <w:pStyle w:val="Bibliography"/>
      </w:pPr>
      <w:r w:rsidRPr="00B16722">
        <w:t xml:space="preserve">European Comission. (2023). </w:t>
      </w:r>
      <w:r w:rsidRPr="00B16722">
        <w:rPr>
          <w:i/>
          <w:iCs/>
        </w:rPr>
        <w:t>The EU’s open science policy</w:t>
      </w:r>
      <w:r w:rsidRPr="00B16722">
        <w:t>. https://research-and-innovation.ec.europa.eu/strategy/strategy-2020-2024/our-digital-future/open-science_en</w:t>
      </w:r>
    </w:p>
    <w:p w14:paraId="56A50462" w14:textId="77777777" w:rsidR="00B16722" w:rsidRPr="00B16722" w:rsidRDefault="00B16722" w:rsidP="00B16722">
      <w:pPr>
        <w:pStyle w:val="Bibliography"/>
      </w:pPr>
      <w:r w:rsidRPr="00B16722">
        <w:t xml:space="preserve">Evans, T. R. (2022). </w:t>
      </w:r>
      <w:r w:rsidRPr="00B16722">
        <w:rPr>
          <w:i/>
          <w:iCs/>
        </w:rPr>
        <w:t>Developments in Open Data Norms</w:t>
      </w:r>
      <w:r w:rsidRPr="00B16722">
        <w:t xml:space="preserve"> (No. 1). </w:t>
      </w:r>
      <w:r w:rsidRPr="00B16722">
        <w:rPr>
          <w:i/>
          <w:iCs/>
        </w:rPr>
        <w:t>10</w:t>
      </w:r>
      <w:r w:rsidRPr="00B16722">
        <w:t>(1), Article 1. https://doi.org/10.5334/jopd.60</w:t>
      </w:r>
    </w:p>
    <w:p w14:paraId="13A6083C" w14:textId="77777777" w:rsidR="00B16722" w:rsidRPr="00B16722" w:rsidRDefault="00B16722" w:rsidP="00B16722">
      <w:pPr>
        <w:pStyle w:val="Bibliography"/>
      </w:pPr>
      <w:r w:rsidRPr="00B16722">
        <w:t xml:space="preserve">Frontiers. (2023). </w:t>
      </w:r>
      <w:r w:rsidRPr="00B16722">
        <w:rPr>
          <w:i/>
          <w:iCs/>
        </w:rPr>
        <w:t>Policies and publication ethics</w:t>
      </w:r>
      <w:r w:rsidRPr="00B16722">
        <w:t>. https://www.frontiersin.org/guidelines/policies-and-publication-ethics</w:t>
      </w:r>
    </w:p>
    <w:p w14:paraId="63969719" w14:textId="77777777" w:rsidR="00B16722" w:rsidRPr="00B16722" w:rsidRDefault="00B16722" w:rsidP="00B16722">
      <w:pPr>
        <w:pStyle w:val="Bibliography"/>
      </w:pPr>
      <w:r w:rsidRPr="00B16722">
        <w:t xml:space="preserve">Gabelica, M., Bojčić, R., &amp; Puljak, L. (2022). Many researchers were not compliant with their published data sharing statement: Mixed-methods study. </w:t>
      </w:r>
      <w:r w:rsidRPr="00B16722">
        <w:rPr>
          <w:i/>
          <w:iCs/>
        </w:rPr>
        <w:t>Journal of Clinical Epidemiology</w:t>
      </w:r>
      <w:r w:rsidRPr="00B16722">
        <w:t xml:space="preserve">, </w:t>
      </w:r>
      <w:r w:rsidRPr="00B16722">
        <w:rPr>
          <w:i/>
          <w:iCs/>
        </w:rPr>
        <w:t>0</w:t>
      </w:r>
      <w:r w:rsidRPr="00B16722">
        <w:t>(0). https://doi.org/10.1016/j.jclinepi.2022.05.019</w:t>
      </w:r>
    </w:p>
    <w:p w14:paraId="232F87DB" w14:textId="77777777" w:rsidR="00B16722" w:rsidRPr="00B16722" w:rsidRDefault="00B16722" w:rsidP="00B16722">
      <w:pPr>
        <w:pStyle w:val="Bibliography"/>
      </w:pPr>
      <w:r w:rsidRPr="00B16722">
        <w:t xml:space="preserve">Gilmore, R. O., Kennedy, J. L., &amp; Adolph, K. E. (2018). Practical Solutions for Sharing Data and Materials From Psychological Research. </w:t>
      </w:r>
      <w:r w:rsidRPr="00B16722">
        <w:rPr>
          <w:i/>
          <w:iCs/>
        </w:rPr>
        <w:t>Advances in Methods and Practices in Psychological Science</w:t>
      </w:r>
      <w:r w:rsidRPr="00B16722">
        <w:t xml:space="preserve">, </w:t>
      </w:r>
      <w:r w:rsidRPr="00B16722">
        <w:rPr>
          <w:i/>
          <w:iCs/>
        </w:rPr>
        <w:t>1</w:t>
      </w:r>
      <w:r w:rsidRPr="00B16722">
        <w:t>(1), 121–130. https://doi.org/10.1177/2515245917746500</w:t>
      </w:r>
    </w:p>
    <w:p w14:paraId="717B9401" w14:textId="77777777" w:rsidR="00B16722" w:rsidRPr="00B16722" w:rsidRDefault="00B16722" w:rsidP="00B16722">
      <w:pPr>
        <w:pStyle w:val="Bibliography"/>
      </w:pPr>
      <w:r w:rsidRPr="00B16722">
        <w:t xml:space="preserve">Google Trends. (2023). </w:t>
      </w:r>
      <w:r w:rsidRPr="00B16722">
        <w:rPr>
          <w:i/>
          <w:iCs/>
        </w:rPr>
        <w:t>Comparison of the relative frequency of usage of “data is” vs. “data are.”</w:t>
      </w:r>
      <w:r w:rsidRPr="00B16722">
        <w:t xml:space="preserve"> https://trends.google.com/trends/explore?date=today%205-y&amp;q=data%20is,data%20are&amp;hl=en-GB</w:t>
      </w:r>
    </w:p>
    <w:p w14:paraId="2CE9D417" w14:textId="77777777" w:rsidR="00B16722" w:rsidRPr="00B16722" w:rsidRDefault="00B16722" w:rsidP="00B16722">
      <w:pPr>
        <w:pStyle w:val="Bibliography"/>
      </w:pPr>
      <w:r w:rsidRPr="00B16722">
        <w:t xml:space="preserve">Hallinan, D., Boehm, F., Külpmann, A., &amp; Elson, M. (2023). Information Provision for Informed Consent Procedures in Psychological Research Under the General Data Protection Regulation: A Practical Guide. </w:t>
      </w:r>
      <w:r w:rsidRPr="00B16722">
        <w:rPr>
          <w:i/>
          <w:iCs/>
        </w:rPr>
        <w:t>Advances in Methods and Practices in Psychological Science</w:t>
      </w:r>
      <w:r w:rsidRPr="00B16722">
        <w:t xml:space="preserve">, </w:t>
      </w:r>
      <w:r w:rsidRPr="00B16722">
        <w:rPr>
          <w:i/>
          <w:iCs/>
        </w:rPr>
        <w:t>6</w:t>
      </w:r>
      <w:r w:rsidRPr="00B16722">
        <w:t>(1), 25152459231151944. https://doi.org/10.1177/25152459231151944</w:t>
      </w:r>
    </w:p>
    <w:p w14:paraId="217A3539" w14:textId="77777777" w:rsidR="00B16722" w:rsidRPr="00B16722" w:rsidRDefault="00B16722" w:rsidP="00B16722">
      <w:pPr>
        <w:pStyle w:val="Bibliography"/>
      </w:pPr>
      <w:r w:rsidRPr="00B16722">
        <w:t xml:space="preserve">Horstmann, K. T., Arslan, R. C., &amp; Greiff, S. (2020). Generating Codebooks to Ensure the Independent Use of Research </w:t>
      </w:r>
      <w:r w:rsidRPr="00B16722">
        <w:tab/>
      </w:r>
      <w:r w:rsidRPr="00B16722">
        <w:tab/>
      </w:r>
      <w:r w:rsidRPr="00B16722">
        <w:tab/>
      </w:r>
      <w:r w:rsidRPr="00B16722">
        <w:tab/>
      </w:r>
      <w:r w:rsidRPr="00B16722">
        <w:tab/>
        <w:t xml:space="preserve">Data. </w:t>
      </w:r>
      <w:r w:rsidRPr="00B16722">
        <w:rPr>
          <w:i/>
          <w:iCs/>
        </w:rPr>
        <w:t>European Journal of Psychological Assessment</w:t>
      </w:r>
      <w:r w:rsidRPr="00B16722">
        <w:t xml:space="preserve">, </w:t>
      </w:r>
      <w:r w:rsidRPr="00B16722">
        <w:rPr>
          <w:i/>
          <w:iCs/>
        </w:rPr>
        <w:t>36</w:t>
      </w:r>
      <w:r w:rsidRPr="00B16722">
        <w:t>(5), 721–729. https://doi.org/10/ghmt9r</w:t>
      </w:r>
    </w:p>
    <w:p w14:paraId="68588E64" w14:textId="77777777" w:rsidR="00B16722" w:rsidRPr="00B16722" w:rsidRDefault="00B16722" w:rsidP="00B16722">
      <w:pPr>
        <w:pStyle w:val="Bibliography"/>
      </w:pPr>
      <w:r w:rsidRPr="00B16722">
        <w:t xml:space="preserve">Hussey, I. (2022). </w:t>
      </w:r>
      <w:r w:rsidRPr="00B16722">
        <w:rPr>
          <w:i/>
          <w:iCs/>
        </w:rPr>
        <w:t>Reply to Barnes-Holmes &amp; Harte (2022) “The IRAP as a Measure of Implicit Cognition: A Case of Frankenstein’s Monster.”</w:t>
      </w:r>
      <w:r w:rsidRPr="00B16722">
        <w:t xml:space="preserve"> PsyArXiv. https://doi.org/10.31234/osf.io/qmg6s</w:t>
      </w:r>
    </w:p>
    <w:p w14:paraId="285B857F" w14:textId="77777777" w:rsidR="00B16722" w:rsidRPr="00B16722" w:rsidRDefault="00B16722" w:rsidP="00B16722">
      <w:pPr>
        <w:pStyle w:val="Bibliography"/>
      </w:pPr>
      <w:r w:rsidRPr="00B16722">
        <w:t xml:space="preserve">Hussey, I. (2023). </w:t>
      </w:r>
      <w:r w:rsidRPr="00B16722">
        <w:rPr>
          <w:i/>
          <w:iCs/>
        </w:rPr>
        <w:t>A systematic review of Null Hypothesis Significance Testing, sample sizes and statistical power in research using the Implicit Relational Assessment Procedure</w:t>
      </w:r>
      <w:r w:rsidRPr="00B16722">
        <w:t>. PsyArXiv. https://doi.org/10.31234/osf.io/g2x9p</w:t>
      </w:r>
    </w:p>
    <w:p w14:paraId="5A1D1394" w14:textId="77777777" w:rsidR="00B16722" w:rsidRPr="00B16722" w:rsidRDefault="00B16722" w:rsidP="00B16722">
      <w:pPr>
        <w:pStyle w:val="Bibliography"/>
      </w:pPr>
      <w:r w:rsidRPr="00B16722">
        <w:t xml:space="preserve">Hussey, I., &amp; Drake, C. E. (2020). The Implicit Relational Assessment Procedure demonstrates poor internal consistency and test-retest reliability: A meta-analysis. </w:t>
      </w:r>
      <w:r w:rsidRPr="00B16722">
        <w:rPr>
          <w:i/>
          <w:iCs/>
        </w:rPr>
        <w:t>Preprint</w:t>
      </w:r>
      <w:r w:rsidRPr="00B16722">
        <w:t>. https://doi.org/10.31234/osf.io/ge3k7</w:t>
      </w:r>
    </w:p>
    <w:p w14:paraId="288508AE" w14:textId="77777777" w:rsidR="00B16722" w:rsidRPr="00B16722" w:rsidRDefault="00B16722" w:rsidP="00B16722">
      <w:pPr>
        <w:pStyle w:val="Bibliography"/>
      </w:pPr>
      <w:r w:rsidRPr="00B16722">
        <w:t xml:space="preserve">International Journal of Psychology and Psychological Therapy. (2023). </w:t>
      </w:r>
      <w:r w:rsidRPr="00B16722">
        <w:rPr>
          <w:i/>
          <w:iCs/>
        </w:rPr>
        <w:t>Authors Guidelines</w:t>
      </w:r>
      <w:r w:rsidRPr="00B16722">
        <w:t>. https://www.ijpsy.com/normas.html</w:t>
      </w:r>
    </w:p>
    <w:p w14:paraId="12AAD4FA" w14:textId="77777777" w:rsidR="00B16722" w:rsidRPr="00B16722" w:rsidRDefault="00B16722" w:rsidP="00B16722">
      <w:pPr>
        <w:pStyle w:val="Bibliography"/>
      </w:pPr>
      <w:r w:rsidRPr="00B16722">
        <w:t xml:space="preserve">Journal of Contextual Behavioral Science. (2023). </w:t>
      </w:r>
      <w:r w:rsidRPr="00B16722">
        <w:rPr>
          <w:i/>
          <w:iCs/>
        </w:rPr>
        <w:t>Guide for Authors</w:t>
      </w:r>
      <w:r w:rsidRPr="00B16722">
        <w:t>. https://www.ijpsy.com/normas.html</w:t>
      </w:r>
    </w:p>
    <w:p w14:paraId="3EB94586" w14:textId="77777777" w:rsidR="00B16722" w:rsidRPr="00B16722" w:rsidRDefault="00B16722" w:rsidP="00B16722">
      <w:pPr>
        <w:pStyle w:val="Bibliography"/>
      </w:pPr>
      <w:r w:rsidRPr="00B16722">
        <w:t xml:space="preserve">Meyer, M. N. (2018). Practical Tips for Ethical Data Sharing. </w:t>
      </w:r>
      <w:r w:rsidRPr="00B16722">
        <w:rPr>
          <w:i/>
          <w:iCs/>
        </w:rPr>
        <w:t>Advances in Methods and Practices in Psychological Science</w:t>
      </w:r>
      <w:r w:rsidRPr="00B16722">
        <w:t xml:space="preserve">, </w:t>
      </w:r>
      <w:r w:rsidRPr="00B16722">
        <w:rPr>
          <w:i/>
          <w:iCs/>
        </w:rPr>
        <w:t>1</w:t>
      </w:r>
      <w:r w:rsidRPr="00B16722">
        <w:t>(1), 131–144. https://doi.org/10.1177/2515245917747656</w:t>
      </w:r>
    </w:p>
    <w:p w14:paraId="64AD0330" w14:textId="77777777" w:rsidR="00B16722" w:rsidRPr="00B16722" w:rsidRDefault="00B16722" w:rsidP="00B16722">
      <w:pPr>
        <w:pStyle w:val="Bibliography"/>
      </w:pPr>
      <w:r w:rsidRPr="00B16722">
        <w:t xml:space="preserve">Murphy, C., Maloney, E., &amp; Kelly, M. (2022). The role of relational contextual cues versus relational coherence indicators as response options on the Implicit Relational Assessment Procedure. In </w:t>
      </w:r>
      <w:r w:rsidRPr="00B16722">
        <w:rPr>
          <w:i/>
          <w:iCs/>
        </w:rPr>
        <w:t>The Psychological Record</w:t>
      </w:r>
      <w:r w:rsidRPr="00B16722">
        <w:t xml:space="preserve"> (Vol. 72, Issue 7). SPRINGER. https://doi.org/10.1007/s40732-022-00512-2</w:t>
      </w:r>
    </w:p>
    <w:p w14:paraId="5C603CA6" w14:textId="77777777" w:rsidR="00B16722" w:rsidRPr="00B16722" w:rsidRDefault="00B16722" w:rsidP="00B16722">
      <w:pPr>
        <w:pStyle w:val="Bibliography"/>
      </w:pPr>
      <w:r w:rsidRPr="00B16722">
        <w:t xml:space="preserve">Nunes, L. (2021). Data Sharing for Greater Scientific Transparency. </w:t>
      </w:r>
      <w:r w:rsidRPr="00B16722">
        <w:rPr>
          <w:i/>
          <w:iCs/>
        </w:rPr>
        <w:t>APS Observer</w:t>
      </w:r>
      <w:r w:rsidRPr="00B16722">
        <w:t xml:space="preserve">, </w:t>
      </w:r>
      <w:r w:rsidRPr="00B16722">
        <w:rPr>
          <w:i/>
          <w:iCs/>
        </w:rPr>
        <w:t>34</w:t>
      </w:r>
      <w:r w:rsidRPr="00B16722">
        <w:t>. https://www.psychologicalscience.org/observer/data-sharing-methods</w:t>
      </w:r>
    </w:p>
    <w:p w14:paraId="7303A1F0" w14:textId="77777777" w:rsidR="00B16722" w:rsidRPr="00B16722" w:rsidRDefault="00B16722" w:rsidP="00B16722">
      <w:pPr>
        <w:pStyle w:val="Bibliography"/>
      </w:pPr>
      <w:r w:rsidRPr="00B16722">
        <w:t xml:space="preserve">Rogers, S. (2012, July 8). Data are or data is? </w:t>
      </w:r>
      <w:r w:rsidRPr="00B16722">
        <w:rPr>
          <w:i/>
          <w:iCs/>
        </w:rPr>
        <w:t>The Guardian</w:t>
      </w:r>
      <w:r w:rsidRPr="00B16722">
        <w:t>. https://www.theguardian.com/news/datablog/2010/jul/16/data-plural-singular</w:t>
      </w:r>
    </w:p>
    <w:p w14:paraId="6D687B22" w14:textId="77777777" w:rsidR="00B16722" w:rsidRPr="00B16722" w:rsidRDefault="00B16722" w:rsidP="00B16722">
      <w:pPr>
        <w:pStyle w:val="Bibliography"/>
      </w:pPr>
      <w:r w:rsidRPr="00B16722">
        <w:t xml:space="preserve">Savage, C. J., &amp; Vickers, A. J. (2009). Empirical Study of Data Sharing by Authors Publishing in PLoS Journals. </w:t>
      </w:r>
      <w:r w:rsidRPr="00B16722">
        <w:rPr>
          <w:i/>
          <w:iCs/>
        </w:rPr>
        <w:t>PLOS ONE</w:t>
      </w:r>
      <w:r w:rsidRPr="00B16722">
        <w:t xml:space="preserve">, </w:t>
      </w:r>
      <w:r w:rsidRPr="00B16722">
        <w:rPr>
          <w:i/>
          <w:iCs/>
        </w:rPr>
        <w:t>4</w:t>
      </w:r>
      <w:r w:rsidRPr="00B16722">
        <w:t>(9), e7078. https://doi.org/10.1371/journal.pone.0007078</w:t>
      </w:r>
    </w:p>
    <w:p w14:paraId="5C48A66F" w14:textId="77777777" w:rsidR="00B16722" w:rsidRPr="00B16722" w:rsidRDefault="00B16722" w:rsidP="00B16722">
      <w:pPr>
        <w:pStyle w:val="Bibliography"/>
      </w:pPr>
      <w:r w:rsidRPr="00B16722">
        <w:t xml:space="preserve">Soderberg, C. K. (2018). Using OSF to share data: A step-by-step guide. </w:t>
      </w:r>
      <w:r w:rsidRPr="00B16722">
        <w:rPr>
          <w:i/>
          <w:iCs/>
        </w:rPr>
        <w:t>Advances in Methods and Practices in Psychological Science</w:t>
      </w:r>
      <w:r w:rsidRPr="00B16722">
        <w:t xml:space="preserve">, </w:t>
      </w:r>
      <w:r w:rsidRPr="00B16722">
        <w:rPr>
          <w:i/>
          <w:iCs/>
        </w:rPr>
        <w:t>1</w:t>
      </w:r>
      <w:r w:rsidRPr="00B16722">
        <w:t>, 115–120. https://doi.org/10.1177/2515245918757689</w:t>
      </w:r>
    </w:p>
    <w:p w14:paraId="6A25DD7E" w14:textId="77777777" w:rsidR="00B16722" w:rsidRPr="00B16722" w:rsidRDefault="00B16722" w:rsidP="00B16722">
      <w:pPr>
        <w:pStyle w:val="Bibliography"/>
      </w:pPr>
      <w:r w:rsidRPr="00B16722">
        <w:t xml:space="preserve">Task Force on the Strategies and Tactics of Contextual Behavioral Science Research. (2021). </w:t>
      </w:r>
      <w:r w:rsidRPr="00B16722">
        <w:rPr>
          <w:i/>
          <w:iCs/>
        </w:rPr>
        <w:t>Adoption of Open Science Recommendations | Association for Contextual Behavioral Science</w:t>
      </w:r>
      <w:r w:rsidRPr="00B16722">
        <w:t>. https://contextualscience.org/news/adoption_of_open_science_recommendations</w:t>
      </w:r>
    </w:p>
    <w:p w14:paraId="49AF1D90" w14:textId="77777777" w:rsidR="00B16722" w:rsidRPr="00B16722" w:rsidRDefault="00B16722" w:rsidP="00B16722">
      <w:pPr>
        <w:pStyle w:val="Bibliography"/>
      </w:pPr>
      <w:r w:rsidRPr="00B16722">
        <w:t xml:space="preserve">Tedersoo, L., Küngas, R., Oras, E., Köster, K., Eenmaa, H., Leijen, Ä., Pedaste, M., Raju, M., Astapova, A., Lukner, H., Kogermann, K., &amp; </w:t>
      </w:r>
      <w:r w:rsidRPr="00B16722">
        <w:lastRenderedPageBreak/>
        <w:t xml:space="preserve">Sepp, T. (2021). Data sharing practices and data availability upon request differ across scientific disciplines. </w:t>
      </w:r>
      <w:r w:rsidRPr="00B16722">
        <w:rPr>
          <w:i/>
          <w:iCs/>
        </w:rPr>
        <w:t>Scientific Data</w:t>
      </w:r>
      <w:r w:rsidRPr="00B16722">
        <w:t xml:space="preserve">, </w:t>
      </w:r>
      <w:r w:rsidRPr="00B16722">
        <w:rPr>
          <w:i/>
          <w:iCs/>
        </w:rPr>
        <w:t>8</w:t>
      </w:r>
      <w:r w:rsidRPr="00B16722">
        <w:t>(1), Article 1. https://doi.org/10.1038/s41597-021-00981-0</w:t>
      </w:r>
    </w:p>
    <w:p w14:paraId="5E0E01A4" w14:textId="77777777" w:rsidR="00B16722" w:rsidRPr="00B16722" w:rsidRDefault="00B16722" w:rsidP="00B16722">
      <w:pPr>
        <w:pStyle w:val="Bibliography"/>
      </w:pPr>
      <w:r w:rsidRPr="00B16722">
        <w:t xml:space="preserve">The Psychological Record. (2023). </w:t>
      </w:r>
      <w:r w:rsidRPr="00B16722">
        <w:rPr>
          <w:i/>
          <w:iCs/>
        </w:rPr>
        <w:t>Instructions for Authors</w:t>
      </w:r>
      <w:r w:rsidRPr="00B16722">
        <w:t>. Springer. https://www.springer.com/journal/40732/submission-guidelines</w:t>
      </w:r>
    </w:p>
    <w:p w14:paraId="5A61D2BC" w14:textId="77777777" w:rsidR="00B16722" w:rsidRPr="00B16722" w:rsidRDefault="00B16722" w:rsidP="00B16722">
      <w:pPr>
        <w:pStyle w:val="Bibliography"/>
      </w:pPr>
      <w:r w:rsidRPr="00B16722">
        <w:t xml:space="preserve">Wicherts, J. M., Bakker, M., &amp; Molenaar, D. (2011). Willingness to share research data is related to the strength of the evidence and the quality of reporting of statistical results. </w:t>
      </w:r>
      <w:r w:rsidRPr="00B16722">
        <w:rPr>
          <w:i/>
          <w:iCs/>
        </w:rPr>
        <w:t>PLOS ONE</w:t>
      </w:r>
      <w:r w:rsidRPr="00B16722">
        <w:t xml:space="preserve">, </w:t>
      </w:r>
      <w:r w:rsidRPr="00B16722">
        <w:rPr>
          <w:i/>
          <w:iCs/>
        </w:rPr>
        <w:t>6</w:t>
      </w:r>
      <w:r w:rsidRPr="00B16722">
        <w:t>(11), e26828. https://doi.org/10.1371/journal.pone.0026828</w:t>
      </w:r>
    </w:p>
    <w:p w14:paraId="75DE4E2F" w14:textId="77777777" w:rsidR="00B16722" w:rsidRPr="00B16722" w:rsidRDefault="00B16722" w:rsidP="00B16722">
      <w:pPr>
        <w:pStyle w:val="Bibliography"/>
      </w:pPr>
      <w:r w:rsidRPr="00B16722">
        <w:t xml:space="preserve">Wicherts, J. M., Borsboom, D., Kats, J., &amp; Molenaar, D. (2006). The poor availability of psychological research data for reanalysis. </w:t>
      </w:r>
      <w:r w:rsidRPr="00B16722">
        <w:rPr>
          <w:i/>
          <w:iCs/>
        </w:rPr>
        <w:t>American Psychologist</w:t>
      </w:r>
      <w:r w:rsidRPr="00B16722">
        <w:t xml:space="preserve">, </w:t>
      </w:r>
      <w:r w:rsidRPr="00B16722">
        <w:rPr>
          <w:i/>
          <w:iCs/>
        </w:rPr>
        <w:t>61</w:t>
      </w:r>
      <w:r w:rsidRPr="00B16722">
        <w:t>(7), 726–728. https://doi.org/10.1037/0003-066X.61.7.726</w:t>
      </w:r>
    </w:p>
    <w:p w14:paraId="460A0B58" w14:textId="590517ED"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3-23T13:23:00Z" w:initials="IH">
    <w:p w14:paraId="1906FA1B" w14:textId="0E2C1A2E" w:rsidR="004F6F70" w:rsidRPr="0069794E" w:rsidRDefault="004F6F70" w:rsidP="00F1010E">
      <w:pPr>
        <w:pStyle w:val="CommentText"/>
        <w:rPr>
          <w:sz w:val="18"/>
          <w:szCs w:val="18"/>
        </w:rPr>
      </w:pPr>
      <w:r w:rsidRPr="0069794E">
        <w:rPr>
          <w:rStyle w:val="CommentReference"/>
          <w:sz w:val="18"/>
          <w:szCs w:val="18"/>
        </w:rPr>
        <w:annotationRef/>
      </w:r>
      <w:r w:rsidRPr="0069794E">
        <w:rPr>
          <w:sz w:val="18"/>
          <w:szCs w:val="18"/>
        </w:rPr>
        <w:t>NB These results are preliminary as of 2023-03-2</w:t>
      </w:r>
      <w:r w:rsidR="00403306">
        <w:rPr>
          <w:sz w:val="18"/>
          <w:szCs w:val="18"/>
        </w:rPr>
        <w:t>4</w:t>
      </w:r>
      <w:r w:rsidRPr="0069794E">
        <w:rPr>
          <w:sz w:val="18"/>
          <w:szCs w:val="18"/>
        </w:rPr>
        <w:t xml:space="preserve"> and could change in the following way. Data for most articles is relatively firm: no reply has been received despite contacting multiple authors, or authors have replied and given a clear answer.</w:t>
      </w:r>
    </w:p>
    <w:p w14:paraId="4C6E2215" w14:textId="77777777" w:rsidR="004F6F70" w:rsidRPr="0069794E" w:rsidRDefault="004F6F70" w:rsidP="00F1010E">
      <w:pPr>
        <w:pStyle w:val="CommentText"/>
        <w:rPr>
          <w:sz w:val="18"/>
          <w:szCs w:val="18"/>
        </w:rPr>
      </w:pPr>
    </w:p>
    <w:p w14:paraId="7FA01F29" w14:textId="13096C59" w:rsidR="004F6F70" w:rsidRPr="0069794E" w:rsidRDefault="004F6F70" w:rsidP="00F1010E">
      <w:pPr>
        <w:pStyle w:val="CommentText"/>
        <w:rPr>
          <w:sz w:val="18"/>
          <w:szCs w:val="18"/>
        </w:rPr>
      </w:pP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47AB19B4" w:rsidR="004F6F70" w:rsidRPr="0069794E" w:rsidRDefault="004F6F70" w:rsidP="00F1010E">
      <w:pPr>
        <w:pStyle w:val="CommentText"/>
        <w:numPr>
          <w:ilvl w:val="0"/>
          <w:numId w:val="2"/>
        </w:numPr>
        <w:rPr>
          <w:sz w:val="18"/>
          <w:szCs w:val="18"/>
        </w:rPr>
      </w:pPr>
      <w:r w:rsidRPr="0069794E">
        <w:rPr>
          <w:sz w:val="18"/>
          <w:szCs w:val="18"/>
        </w:rPr>
        <w:t xml:space="preserve"> An author of 2 articles stated they would get back to me, but did not indicate whether data sharing was possible. </w:t>
      </w:r>
    </w:p>
    <w:p w14:paraId="1C6F1450" w14:textId="428BF739" w:rsidR="004F6F70" w:rsidRPr="0069794E" w:rsidRDefault="004F6F70" w:rsidP="00F1010E">
      <w:pPr>
        <w:pStyle w:val="CommentText"/>
        <w:numPr>
          <w:ilvl w:val="0"/>
          <w:numId w:val="2"/>
        </w:numPr>
        <w:rPr>
          <w:sz w:val="18"/>
          <w:szCs w:val="18"/>
        </w:rPr>
      </w:pPr>
      <w:r w:rsidRPr="0069794E">
        <w:rPr>
          <w:sz w:val="18"/>
          <w:szCs w:val="18"/>
        </w:rPr>
        <w:t xml:space="preserve"> An author of 1 article stated they would share the data, but not when. I will be sending follow up emails.</w:t>
      </w:r>
    </w:p>
    <w:p w14:paraId="72E27BF8" w14:textId="6607C08F" w:rsidR="004F6F70" w:rsidRDefault="004F6F70" w:rsidP="00EC5942">
      <w:pPr>
        <w:pStyle w:val="CommentText"/>
        <w:numPr>
          <w:ilvl w:val="0"/>
          <w:numId w:val="2"/>
        </w:numPr>
        <w:rPr>
          <w:sz w:val="18"/>
          <w:szCs w:val="18"/>
        </w:rPr>
      </w:pPr>
      <w:r w:rsidRPr="00730F52">
        <w:rPr>
          <w:sz w:val="18"/>
          <w:szCs w:val="18"/>
        </w:rPr>
        <w:t xml:space="preserve"> An author of 1 article said that they </w:t>
      </w:r>
      <w:r w:rsidR="006E1CE2" w:rsidRPr="00730F52">
        <w:rPr>
          <w:sz w:val="18"/>
          <w:szCs w:val="18"/>
        </w:rPr>
        <w:t xml:space="preserve">would be happy to share except that they </w:t>
      </w:r>
      <w:r w:rsidRPr="00730F52">
        <w:rPr>
          <w:sz w:val="18"/>
          <w:szCs w:val="18"/>
        </w:rPr>
        <w:t>don’t think they can for ethics reasons</w:t>
      </w:r>
      <w:r w:rsidR="00E0167D" w:rsidRPr="00730F52">
        <w:rPr>
          <w:sz w:val="18"/>
          <w:szCs w:val="18"/>
        </w:rPr>
        <w:t xml:space="preserve"> related to the consent form</w:t>
      </w:r>
      <w:r w:rsidRPr="00730F52">
        <w:rPr>
          <w:sz w:val="18"/>
          <w:szCs w:val="18"/>
        </w:rPr>
        <w:t xml:space="preserve">, but they will recheck and get back to me. </w:t>
      </w:r>
      <w:r w:rsidR="00730F52" w:rsidRPr="00730F52">
        <w:rPr>
          <w:sz w:val="18"/>
          <w:szCs w:val="18"/>
        </w:rPr>
        <w:t>(</w:t>
      </w:r>
      <w:r w:rsidR="00E0167D" w:rsidRPr="00730F52">
        <w:rPr>
          <w:sz w:val="18"/>
          <w:szCs w:val="18"/>
        </w:rPr>
        <w:t>Note that these ethical concerns are spurious</w:t>
      </w:r>
      <w:r w:rsidR="00730F52">
        <w:rPr>
          <w:sz w:val="18"/>
          <w:szCs w:val="18"/>
        </w:rPr>
        <w:t>; I’ve offered to keep data private and share any necessary data sharing agreement).</w:t>
      </w:r>
    </w:p>
    <w:p w14:paraId="48F17CC2" w14:textId="77777777" w:rsidR="00730F52" w:rsidRPr="00730F52" w:rsidRDefault="00730F52" w:rsidP="00730F52">
      <w:pPr>
        <w:pStyle w:val="CommentText"/>
        <w:rPr>
          <w:sz w:val="18"/>
          <w:szCs w:val="18"/>
        </w:rPr>
      </w:pPr>
    </w:p>
    <w:p w14:paraId="194C4BAC" w14:textId="7C760BD0" w:rsidR="004F6F70" w:rsidRPr="0069794E" w:rsidRDefault="004F6F70" w:rsidP="00F1010E">
      <w:pPr>
        <w:pStyle w:val="CommentText"/>
        <w:rPr>
          <w:sz w:val="18"/>
          <w:szCs w:val="18"/>
        </w:rPr>
      </w:pPr>
      <w:r w:rsidRPr="0069794E">
        <w:rPr>
          <w:sz w:val="18"/>
          <w:szCs w:val="18"/>
        </w:rPr>
        <w:t>If all four articles’ data was shared, this would raise the sharing rate from 1</w:t>
      </w:r>
      <w:r w:rsidR="00154D75">
        <w:rPr>
          <w:sz w:val="18"/>
          <w:szCs w:val="18"/>
        </w:rPr>
        <w:t>4</w:t>
      </w:r>
      <w:r w:rsidRPr="0069794E">
        <w:rPr>
          <w:sz w:val="18"/>
          <w:szCs w:val="18"/>
        </w:rPr>
        <w:t>% to 2</w:t>
      </w:r>
      <w:r w:rsidR="00154D75">
        <w:rPr>
          <w:sz w:val="18"/>
          <w:szCs w:val="18"/>
        </w:rPr>
        <w:t>1</w:t>
      </w:r>
      <w:r w:rsidRPr="0069794E">
        <w:rPr>
          <w:sz w:val="18"/>
          <w:szCs w:val="18"/>
        </w:rPr>
        <w:t>%, which I think is still insufficient.</w:t>
      </w:r>
    </w:p>
    <w:p w14:paraId="3DC2E1CF" w14:textId="6C6AF4B0" w:rsidR="004F6F70" w:rsidRPr="0069794E" w:rsidRDefault="004F6F70" w:rsidP="00F1010E">
      <w:pPr>
        <w:pStyle w:val="CommentText"/>
        <w:rPr>
          <w:sz w:val="18"/>
          <w:szCs w:val="18"/>
        </w:rPr>
      </w:pPr>
    </w:p>
  </w:comment>
  <w:comment w:id="1" w:author="Ian Hussey" w:date="2023-03-23T15:59:00Z" w:initials="IH">
    <w:p w14:paraId="667D31E7" w14:textId="6C0E0E2A" w:rsidR="00A93C33" w:rsidRDefault="00A93C33">
      <w:pPr>
        <w:pStyle w:val="CommentText"/>
      </w:pPr>
      <w:r>
        <w:rPr>
          <w:rStyle w:val="CommentReference"/>
        </w:rPr>
        <w:annotationRef/>
      </w:r>
      <w:r>
        <w:t>The issues raised in this section range from pragmatic realities of it being difficult to contact people when they leave a given job to apparent admissions of violations of journal and institutional data sharing policies</w:t>
      </w:r>
      <w:r w:rsidR="00C965D4">
        <w:t>. I’m unsure as to whether to include none, some, or all of such cases. People tend to be quite sensitive to</w:t>
      </w:r>
      <w:r w:rsidR="00AB039E">
        <w:t xml:space="preserve"> labelling things </w:t>
      </w:r>
      <w:r w:rsidR="00C965D4">
        <w:t xml:space="preserve">ad hominem arguments, but </w:t>
      </w:r>
      <w:r w:rsidR="00A446DB">
        <w:t>this risks</w:t>
      </w:r>
      <w:r w:rsidR="00C965D4">
        <w:t xml:space="preserve"> shoot</w:t>
      </w:r>
      <w:r w:rsidR="00A446DB">
        <w:t>ing</w:t>
      </w:r>
      <w:r w:rsidR="00C965D4">
        <w:t xml:space="preserve"> the messenger for provably accurate </w:t>
      </w:r>
      <w:r w:rsidR="00EA230C">
        <w:t>statements</w:t>
      </w:r>
      <w:r w:rsidR="00C965D4">
        <w:t xml:space="preserve">. </w:t>
      </w:r>
    </w:p>
    <w:p w14:paraId="7F8FA9D9" w14:textId="77777777" w:rsidR="008A66FB" w:rsidRDefault="008A66FB">
      <w:pPr>
        <w:pStyle w:val="CommentText"/>
      </w:pPr>
    </w:p>
    <w:p w14:paraId="2291BC69" w14:textId="5172A1CA" w:rsidR="008A66FB" w:rsidRDefault="008A66FB">
      <w:pPr>
        <w:pStyle w:val="CommentText"/>
      </w:pPr>
      <w:r>
        <w:t>I don’t know whether this document is a draft of a journal submission, a preprint I don’t try to publish, or a blog post or what. Perhaps the medium will dictate what stays. I’ve left it in here for you given that these examples are informative</w:t>
      </w:r>
      <w:r w:rsidR="003766F3">
        <w:t xml:space="preserve"> IM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C2E1CF" w15:done="0"/>
  <w15:commentEx w15:paraId="2291BC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15A" w16cex:dateUtc="2023-03-23T12:23:00Z"/>
  <w16cex:commentExtensible w16cex:durableId="27C6F5FD" w16cex:dateUtc="2023-03-2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2E1CF" w16cid:durableId="27C6D15A"/>
  <w16cid:commentId w16cid:paraId="2291BC69" w16cid:durableId="27C6F5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CC09E" w14:textId="77777777" w:rsidR="00202A67" w:rsidRDefault="00202A67" w:rsidP="00132E30">
      <w:r>
        <w:separator/>
      </w:r>
    </w:p>
  </w:endnote>
  <w:endnote w:type="continuationSeparator" w:id="0">
    <w:p w14:paraId="7C21639A" w14:textId="77777777" w:rsidR="00202A67" w:rsidRDefault="00202A67"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8AB58" w14:textId="77777777" w:rsidR="00202A67" w:rsidRDefault="00202A67" w:rsidP="00132E30">
      <w:r>
        <w:separator/>
      </w:r>
    </w:p>
  </w:footnote>
  <w:footnote w:type="continuationSeparator" w:id="0">
    <w:p w14:paraId="471826F2" w14:textId="77777777" w:rsidR="00202A67" w:rsidRDefault="00202A67" w:rsidP="00132E30">
      <w:r>
        <w:continuationSeparator/>
      </w:r>
    </w:p>
  </w:footnote>
  <w:footnote w:id="1">
    <w:p w14:paraId="375C74DA" w14:textId="2C0FFDA4" w:rsidR="00AA2CF6" w:rsidRPr="00AA2CF6" w:rsidRDefault="00AA2CF6" w:rsidP="00B54C2E">
      <w:pPr>
        <w:pStyle w:val="footntes"/>
      </w:pPr>
      <w:r w:rsidRPr="00314D1B">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7D5"/>
    <w:rsid w:val="00023E20"/>
    <w:rsid w:val="0003580B"/>
    <w:rsid w:val="00044078"/>
    <w:rsid w:val="00045E25"/>
    <w:rsid w:val="0005404C"/>
    <w:rsid w:val="00055FBA"/>
    <w:rsid w:val="00062593"/>
    <w:rsid w:val="00066D6E"/>
    <w:rsid w:val="00067B22"/>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306AA"/>
    <w:rsid w:val="00132E30"/>
    <w:rsid w:val="00153BF0"/>
    <w:rsid w:val="00154D75"/>
    <w:rsid w:val="00164FB2"/>
    <w:rsid w:val="001679C4"/>
    <w:rsid w:val="001A3D1A"/>
    <w:rsid w:val="001A5E14"/>
    <w:rsid w:val="001A7F66"/>
    <w:rsid w:val="001B0BDA"/>
    <w:rsid w:val="001B68A7"/>
    <w:rsid w:val="001C1FBA"/>
    <w:rsid w:val="001F2D67"/>
    <w:rsid w:val="00202A67"/>
    <w:rsid w:val="00206225"/>
    <w:rsid w:val="0021546F"/>
    <w:rsid w:val="00224B98"/>
    <w:rsid w:val="0023200B"/>
    <w:rsid w:val="00232B58"/>
    <w:rsid w:val="002361C1"/>
    <w:rsid w:val="0023769B"/>
    <w:rsid w:val="002408F0"/>
    <w:rsid w:val="00255A7E"/>
    <w:rsid w:val="0026730C"/>
    <w:rsid w:val="00283F25"/>
    <w:rsid w:val="0029345D"/>
    <w:rsid w:val="002A30C2"/>
    <w:rsid w:val="002A5F78"/>
    <w:rsid w:val="002A70B7"/>
    <w:rsid w:val="002B2BE7"/>
    <w:rsid w:val="002B3DEE"/>
    <w:rsid w:val="002B5117"/>
    <w:rsid w:val="002B6AEC"/>
    <w:rsid w:val="002D1ECD"/>
    <w:rsid w:val="002E0AFC"/>
    <w:rsid w:val="002E11CA"/>
    <w:rsid w:val="002F2A68"/>
    <w:rsid w:val="00304F52"/>
    <w:rsid w:val="0031045A"/>
    <w:rsid w:val="003136AA"/>
    <w:rsid w:val="00313F69"/>
    <w:rsid w:val="00314D1B"/>
    <w:rsid w:val="00340B15"/>
    <w:rsid w:val="00357B69"/>
    <w:rsid w:val="00372392"/>
    <w:rsid w:val="0037519A"/>
    <w:rsid w:val="003766F3"/>
    <w:rsid w:val="0038118F"/>
    <w:rsid w:val="003824C4"/>
    <w:rsid w:val="003924F0"/>
    <w:rsid w:val="003931A0"/>
    <w:rsid w:val="003A3DF2"/>
    <w:rsid w:val="003A56D3"/>
    <w:rsid w:val="003A74E0"/>
    <w:rsid w:val="003C4EBC"/>
    <w:rsid w:val="003D1747"/>
    <w:rsid w:val="003D3635"/>
    <w:rsid w:val="003D77E9"/>
    <w:rsid w:val="003E7F14"/>
    <w:rsid w:val="003F265E"/>
    <w:rsid w:val="003F3310"/>
    <w:rsid w:val="003F6752"/>
    <w:rsid w:val="003F6D08"/>
    <w:rsid w:val="00403306"/>
    <w:rsid w:val="004042A4"/>
    <w:rsid w:val="00414B73"/>
    <w:rsid w:val="00423D9C"/>
    <w:rsid w:val="00431AE1"/>
    <w:rsid w:val="00440666"/>
    <w:rsid w:val="00444986"/>
    <w:rsid w:val="00445BF5"/>
    <w:rsid w:val="004650CD"/>
    <w:rsid w:val="004665C3"/>
    <w:rsid w:val="004835E4"/>
    <w:rsid w:val="0048487D"/>
    <w:rsid w:val="00491B80"/>
    <w:rsid w:val="00497391"/>
    <w:rsid w:val="004A4F62"/>
    <w:rsid w:val="004B0AE8"/>
    <w:rsid w:val="004B0D79"/>
    <w:rsid w:val="004B3AEA"/>
    <w:rsid w:val="004B583F"/>
    <w:rsid w:val="004C0C81"/>
    <w:rsid w:val="004C5E19"/>
    <w:rsid w:val="004C5E2E"/>
    <w:rsid w:val="004D3593"/>
    <w:rsid w:val="004D77D9"/>
    <w:rsid w:val="004F6F70"/>
    <w:rsid w:val="005075C2"/>
    <w:rsid w:val="00513854"/>
    <w:rsid w:val="0051504C"/>
    <w:rsid w:val="00534569"/>
    <w:rsid w:val="00535501"/>
    <w:rsid w:val="00556BA0"/>
    <w:rsid w:val="00566A99"/>
    <w:rsid w:val="00566C9D"/>
    <w:rsid w:val="005759FB"/>
    <w:rsid w:val="0058443F"/>
    <w:rsid w:val="0059095A"/>
    <w:rsid w:val="00591526"/>
    <w:rsid w:val="005926FC"/>
    <w:rsid w:val="0059449D"/>
    <w:rsid w:val="005B42CA"/>
    <w:rsid w:val="005B6ACF"/>
    <w:rsid w:val="005C16AF"/>
    <w:rsid w:val="005C1E2A"/>
    <w:rsid w:val="005C3DE0"/>
    <w:rsid w:val="005C495A"/>
    <w:rsid w:val="005D7D6F"/>
    <w:rsid w:val="005F130E"/>
    <w:rsid w:val="005F7AA2"/>
    <w:rsid w:val="00606736"/>
    <w:rsid w:val="00614430"/>
    <w:rsid w:val="00620D0A"/>
    <w:rsid w:val="006260B5"/>
    <w:rsid w:val="0063042C"/>
    <w:rsid w:val="00643A4B"/>
    <w:rsid w:val="00650146"/>
    <w:rsid w:val="00655ABA"/>
    <w:rsid w:val="0066200B"/>
    <w:rsid w:val="006636B4"/>
    <w:rsid w:val="00664F28"/>
    <w:rsid w:val="006659DD"/>
    <w:rsid w:val="00671B52"/>
    <w:rsid w:val="0067321E"/>
    <w:rsid w:val="00677740"/>
    <w:rsid w:val="00677E10"/>
    <w:rsid w:val="0068395E"/>
    <w:rsid w:val="00683B17"/>
    <w:rsid w:val="00690B7B"/>
    <w:rsid w:val="00697393"/>
    <w:rsid w:val="0069794E"/>
    <w:rsid w:val="006A6C68"/>
    <w:rsid w:val="006D2C97"/>
    <w:rsid w:val="006D3A65"/>
    <w:rsid w:val="006E1CE2"/>
    <w:rsid w:val="006E28D8"/>
    <w:rsid w:val="006E7F8E"/>
    <w:rsid w:val="006F30FF"/>
    <w:rsid w:val="006F552F"/>
    <w:rsid w:val="006F6D86"/>
    <w:rsid w:val="00701F0A"/>
    <w:rsid w:val="00705A51"/>
    <w:rsid w:val="007136D9"/>
    <w:rsid w:val="007269FF"/>
    <w:rsid w:val="00730F52"/>
    <w:rsid w:val="007527A1"/>
    <w:rsid w:val="00754AD2"/>
    <w:rsid w:val="007705DA"/>
    <w:rsid w:val="00770657"/>
    <w:rsid w:val="007729DB"/>
    <w:rsid w:val="00772B40"/>
    <w:rsid w:val="007734CF"/>
    <w:rsid w:val="007749F7"/>
    <w:rsid w:val="00774C07"/>
    <w:rsid w:val="00796B16"/>
    <w:rsid w:val="007A5B3D"/>
    <w:rsid w:val="007B0C54"/>
    <w:rsid w:val="007B4490"/>
    <w:rsid w:val="007B45D8"/>
    <w:rsid w:val="007C0BCE"/>
    <w:rsid w:val="007D6D0A"/>
    <w:rsid w:val="007E21F4"/>
    <w:rsid w:val="007E6852"/>
    <w:rsid w:val="007F464A"/>
    <w:rsid w:val="008017FA"/>
    <w:rsid w:val="00812DBB"/>
    <w:rsid w:val="008134D3"/>
    <w:rsid w:val="0082611F"/>
    <w:rsid w:val="00840551"/>
    <w:rsid w:val="008448BE"/>
    <w:rsid w:val="00861195"/>
    <w:rsid w:val="00862BA6"/>
    <w:rsid w:val="008635F1"/>
    <w:rsid w:val="008742E9"/>
    <w:rsid w:val="00882C50"/>
    <w:rsid w:val="008856FD"/>
    <w:rsid w:val="00890A13"/>
    <w:rsid w:val="00891592"/>
    <w:rsid w:val="008A24FF"/>
    <w:rsid w:val="008A3DF2"/>
    <w:rsid w:val="008A66FB"/>
    <w:rsid w:val="008B0F60"/>
    <w:rsid w:val="008C0980"/>
    <w:rsid w:val="008C13D6"/>
    <w:rsid w:val="008C1489"/>
    <w:rsid w:val="008C618D"/>
    <w:rsid w:val="008C6BE4"/>
    <w:rsid w:val="008D05B4"/>
    <w:rsid w:val="008F0C2D"/>
    <w:rsid w:val="008F1C73"/>
    <w:rsid w:val="008F2E64"/>
    <w:rsid w:val="0090003C"/>
    <w:rsid w:val="0090171F"/>
    <w:rsid w:val="009028DA"/>
    <w:rsid w:val="00905902"/>
    <w:rsid w:val="00906A34"/>
    <w:rsid w:val="0091527D"/>
    <w:rsid w:val="00921EF5"/>
    <w:rsid w:val="0092408A"/>
    <w:rsid w:val="0093630B"/>
    <w:rsid w:val="00937D16"/>
    <w:rsid w:val="00947D2E"/>
    <w:rsid w:val="00954595"/>
    <w:rsid w:val="00962A0D"/>
    <w:rsid w:val="009649DB"/>
    <w:rsid w:val="00971B28"/>
    <w:rsid w:val="00974149"/>
    <w:rsid w:val="00976261"/>
    <w:rsid w:val="0097747F"/>
    <w:rsid w:val="00980F64"/>
    <w:rsid w:val="00983AA6"/>
    <w:rsid w:val="00984246"/>
    <w:rsid w:val="009961E4"/>
    <w:rsid w:val="009A53DB"/>
    <w:rsid w:val="009B45AC"/>
    <w:rsid w:val="009C1A38"/>
    <w:rsid w:val="00A024F2"/>
    <w:rsid w:val="00A1421A"/>
    <w:rsid w:val="00A16B7F"/>
    <w:rsid w:val="00A23AAA"/>
    <w:rsid w:val="00A446DB"/>
    <w:rsid w:val="00A448A5"/>
    <w:rsid w:val="00A46E69"/>
    <w:rsid w:val="00A47396"/>
    <w:rsid w:val="00A4785C"/>
    <w:rsid w:val="00A47F36"/>
    <w:rsid w:val="00A5380D"/>
    <w:rsid w:val="00A56249"/>
    <w:rsid w:val="00A6257C"/>
    <w:rsid w:val="00A628BC"/>
    <w:rsid w:val="00A63F5D"/>
    <w:rsid w:val="00A64042"/>
    <w:rsid w:val="00A6603F"/>
    <w:rsid w:val="00A75415"/>
    <w:rsid w:val="00A84E85"/>
    <w:rsid w:val="00A93C33"/>
    <w:rsid w:val="00AA2CF6"/>
    <w:rsid w:val="00AB039E"/>
    <w:rsid w:val="00AB2FFF"/>
    <w:rsid w:val="00AC69A3"/>
    <w:rsid w:val="00AF7A3D"/>
    <w:rsid w:val="00B0075A"/>
    <w:rsid w:val="00B01A52"/>
    <w:rsid w:val="00B053B9"/>
    <w:rsid w:val="00B10B23"/>
    <w:rsid w:val="00B14987"/>
    <w:rsid w:val="00B16722"/>
    <w:rsid w:val="00B22929"/>
    <w:rsid w:val="00B2492E"/>
    <w:rsid w:val="00B2663E"/>
    <w:rsid w:val="00B31447"/>
    <w:rsid w:val="00B37120"/>
    <w:rsid w:val="00B4434F"/>
    <w:rsid w:val="00B51C5A"/>
    <w:rsid w:val="00B54C2E"/>
    <w:rsid w:val="00B66184"/>
    <w:rsid w:val="00B673F2"/>
    <w:rsid w:val="00B760C6"/>
    <w:rsid w:val="00B82F1D"/>
    <w:rsid w:val="00B83453"/>
    <w:rsid w:val="00B93464"/>
    <w:rsid w:val="00BA0C26"/>
    <w:rsid w:val="00BA3B45"/>
    <w:rsid w:val="00BB65BC"/>
    <w:rsid w:val="00BC1227"/>
    <w:rsid w:val="00BC1576"/>
    <w:rsid w:val="00BC2FEE"/>
    <w:rsid w:val="00BD46F3"/>
    <w:rsid w:val="00BD49B5"/>
    <w:rsid w:val="00BE690D"/>
    <w:rsid w:val="00BF0AA2"/>
    <w:rsid w:val="00BF5B55"/>
    <w:rsid w:val="00C00608"/>
    <w:rsid w:val="00C020AB"/>
    <w:rsid w:val="00C04E59"/>
    <w:rsid w:val="00C061E7"/>
    <w:rsid w:val="00C10265"/>
    <w:rsid w:val="00C11FE2"/>
    <w:rsid w:val="00C1565D"/>
    <w:rsid w:val="00C215E4"/>
    <w:rsid w:val="00C252AA"/>
    <w:rsid w:val="00C3160B"/>
    <w:rsid w:val="00C35BC5"/>
    <w:rsid w:val="00C374F8"/>
    <w:rsid w:val="00C402E7"/>
    <w:rsid w:val="00C5085A"/>
    <w:rsid w:val="00C50B2E"/>
    <w:rsid w:val="00C607D2"/>
    <w:rsid w:val="00C62B9B"/>
    <w:rsid w:val="00C71F9D"/>
    <w:rsid w:val="00C76D9B"/>
    <w:rsid w:val="00C827A3"/>
    <w:rsid w:val="00C84677"/>
    <w:rsid w:val="00C917F2"/>
    <w:rsid w:val="00C965D4"/>
    <w:rsid w:val="00CA0095"/>
    <w:rsid w:val="00CA6591"/>
    <w:rsid w:val="00CB1006"/>
    <w:rsid w:val="00CC3567"/>
    <w:rsid w:val="00CC7D58"/>
    <w:rsid w:val="00CE2115"/>
    <w:rsid w:val="00CE4808"/>
    <w:rsid w:val="00CE7690"/>
    <w:rsid w:val="00CF53E2"/>
    <w:rsid w:val="00CF6594"/>
    <w:rsid w:val="00CF6D8C"/>
    <w:rsid w:val="00D004E6"/>
    <w:rsid w:val="00D060AF"/>
    <w:rsid w:val="00D10CBA"/>
    <w:rsid w:val="00D22DEF"/>
    <w:rsid w:val="00D254AF"/>
    <w:rsid w:val="00D30FF3"/>
    <w:rsid w:val="00D37167"/>
    <w:rsid w:val="00D4760B"/>
    <w:rsid w:val="00D61F45"/>
    <w:rsid w:val="00D67E83"/>
    <w:rsid w:val="00D72CB3"/>
    <w:rsid w:val="00D75410"/>
    <w:rsid w:val="00D81AFB"/>
    <w:rsid w:val="00D81CEE"/>
    <w:rsid w:val="00D9185E"/>
    <w:rsid w:val="00D928DD"/>
    <w:rsid w:val="00DA4798"/>
    <w:rsid w:val="00DA678A"/>
    <w:rsid w:val="00DB13D2"/>
    <w:rsid w:val="00DB19AD"/>
    <w:rsid w:val="00DC6F43"/>
    <w:rsid w:val="00DD3951"/>
    <w:rsid w:val="00DD3E23"/>
    <w:rsid w:val="00DD6B89"/>
    <w:rsid w:val="00DE1366"/>
    <w:rsid w:val="00DF55B5"/>
    <w:rsid w:val="00E00BFF"/>
    <w:rsid w:val="00E0167D"/>
    <w:rsid w:val="00E020D3"/>
    <w:rsid w:val="00E054F8"/>
    <w:rsid w:val="00E17287"/>
    <w:rsid w:val="00E216A0"/>
    <w:rsid w:val="00E31A8E"/>
    <w:rsid w:val="00E446B4"/>
    <w:rsid w:val="00E44C5E"/>
    <w:rsid w:val="00E46850"/>
    <w:rsid w:val="00E46ECE"/>
    <w:rsid w:val="00E52B73"/>
    <w:rsid w:val="00E707F4"/>
    <w:rsid w:val="00E73213"/>
    <w:rsid w:val="00E74E1D"/>
    <w:rsid w:val="00E75441"/>
    <w:rsid w:val="00E839B8"/>
    <w:rsid w:val="00E91A6C"/>
    <w:rsid w:val="00E938D0"/>
    <w:rsid w:val="00E957E6"/>
    <w:rsid w:val="00E9703C"/>
    <w:rsid w:val="00EA0666"/>
    <w:rsid w:val="00EA230C"/>
    <w:rsid w:val="00EA27FA"/>
    <w:rsid w:val="00EA2C4A"/>
    <w:rsid w:val="00EA4F96"/>
    <w:rsid w:val="00ED39B4"/>
    <w:rsid w:val="00ED4272"/>
    <w:rsid w:val="00ED4CEC"/>
    <w:rsid w:val="00ED543F"/>
    <w:rsid w:val="00ED7602"/>
    <w:rsid w:val="00EE78FA"/>
    <w:rsid w:val="00EE7B61"/>
    <w:rsid w:val="00EF1B89"/>
    <w:rsid w:val="00EF387A"/>
    <w:rsid w:val="00F072DC"/>
    <w:rsid w:val="00F1010E"/>
    <w:rsid w:val="00F31212"/>
    <w:rsid w:val="00F31F8C"/>
    <w:rsid w:val="00F36B98"/>
    <w:rsid w:val="00F429AA"/>
    <w:rsid w:val="00F56229"/>
    <w:rsid w:val="00F652CB"/>
    <w:rsid w:val="00F66967"/>
    <w:rsid w:val="00F76155"/>
    <w:rsid w:val="00F829F7"/>
    <w:rsid w:val="00F82A9D"/>
    <w:rsid w:val="00F84FA4"/>
    <w:rsid w:val="00F92542"/>
    <w:rsid w:val="00F951E9"/>
    <w:rsid w:val="00F954C4"/>
    <w:rsid w:val="00FA6356"/>
    <w:rsid w:val="00FB0E84"/>
    <w:rsid w:val="00FC0855"/>
    <w:rsid w:val="00FD039E"/>
    <w:rsid w:val="00FD144A"/>
    <w:rsid w:val="00FD1981"/>
    <w:rsid w:val="00FD537B"/>
    <w:rsid w:val="00FD697B"/>
    <w:rsid w:val="00FE50D2"/>
    <w:rsid w:val="00FF151E"/>
    <w:rsid w:val="00FF42EE"/>
    <w:rsid w:val="00FF439C"/>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openxmlformats.org/officeDocument/2006/relationships/hyperlink" Target="https://orcid.org/0000-0001-8906-7559"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hyperlink" Target="mailto:ian.hussey@icloud.com" TargetMode="External"/><Relationship Id="rId2" Type="http://schemas.openxmlformats.org/officeDocument/2006/relationships/styles" Target="styles.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5</TotalTime>
  <Pages>6</Pages>
  <Words>10000</Words>
  <Characters>57006</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795</cp:revision>
  <dcterms:created xsi:type="dcterms:W3CDTF">2023-03-22T18:02:00Z</dcterms:created>
  <dcterms:modified xsi:type="dcterms:W3CDTF">2023-03-2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5CwhJTG0"/&gt;&lt;style id="http://www.zotero.org/styles/apa" locale="en-US" hasBibliography="1" bibliographyStyleHasBeenSet="1"/&gt;&lt;prefs&gt;&lt;pref name="fieldType" value="Field"/&gt;&lt;/prefs&gt;&lt;/data&gt;</vt:lpwstr>
  </property>
</Properties>
</file>